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GridTable1Light"/>
        <w:tblW w:w="11335" w:type="dxa"/>
        <w:tblLook w:val="04A0" w:firstRow="1" w:lastRow="0" w:firstColumn="1" w:lastColumn="0" w:noHBand="0" w:noVBand="1"/>
      </w:tblPr>
      <w:tblGrid>
        <w:gridCol w:w="2027"/>
        <w:gridCol w:w="1801"/>
        <w:gridCol w:w="5953"/>
        <w:gridCol w:w="1554"/>
      </w:tblGrid>
      <w:tr w:rsidR="00A94C17" w:rsidRPr="004910EF" w14:paraId="5B3E7E2F" w14:textId="77777777" w:rsidTr="009045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21FCDF8A" w14:textId="77777777" w:rsidR="00A94C17" w:rsidRPr="004910EF" w:rsidRDefault="00A94C17" w:rsidP="009045AD">
            <w:pPr>
              <w:spacing w:line="480" w:lineRule="auto"/>
              <w:jc w:val="center"/>
              <w:rPr>
                <w:rFonts w:cstheme="minorHAnsi"/>
              </w:rPr>
            </w:pPr>
            <w:r w:rsidRPr="004910EF">
              <w:rPr>
                <w:rFonts w:cstheme="minorHAnsi"/>
              </w:rPr>
              <w:t>Site</w:t>
            </w:r>
          </w:p>
        </w:tc>
        <w:tc>
          <w:tcPr>
            <w:tcW w:w="1801" w:type="dxa"/>
          </w:tcPr>
          <w:p w14:paraId="7D1874CA" w14:textId="77777777" w:rsidR="00A94C17" w:rsidRPr="005E6A1B" w:rsidRDefault="00A94C17" w:rsidP="009045A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Primer</w:t>
            </w:r>
          </w:p>
        </w:tc>
        <w:tc>
          <w:tcPr>
            <w:tcW w:w="5953" w:type="dxa"/>
          </w:tcPr>
          <w:p w14:paraId="2E456A69" w14:textId="77777777" w:rsidR="00A94C17" w:rsidRPr="005E6A1B" w:rsidRDefault="00A94C17" w:rsidP="009045A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 w:rsidRPr="005E6A1B">
              <w:rPr>
                <w:rFonts w:cstheme="minorHAnsi"/>
              </w:rPr>
              <w:t>Sequence</w:t>
            </w:r>
            <w:proofErr w:type="spellEnd"/>
            <w:r w:rsidRPr="005E6A1B">
              <w:rPr>
                <w:rFonts w:cstheme="minorHAnsi"/>
              </w:rPr>
              <w:t xml:space="preserve"> (5‘</w:t>
            </w:r>
            <w:r>
              <w:rPr>
                <w:rFonts w:cstheme="minorHAnsi"/>
              </w:rPr>
              <w:t>-</w:t>
            </w:r>
            <w:r w:rsidRPr="005E6A1B">
              <w:rPr>
                <w:rFonts w:cstheme="minorHAnsi"/>
              </w:rPr>
              <w:t>3‘)</w:t>
            </w:r>
          </w:p>
        </w:tc>
        <w:tc>
          <w:tcPr>
            <w:tcW w:w="1554" w:type="dxa"/>
          </w:tcPr>
          <w:p w14:paraId="38100FE4" w14:textId="77777777" w:rsidR="00A94C17" w:rsidRPr="005E6A1B" w:rsidRDefault="00A94C17" w:rsidP="009045AD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References</w:t>
            </w:r>
          </w:p>
        </w:tc>
      </w:tr>
      <w:tr w:rsidR="00A94C17" w:rsidRPr="004910EF" w14:paraId="120D0F2D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77BC18C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Rio de Janeiro &amp; </w:t>
            </w:r>
            <w:proofErr w:type="spellStart"/>
            <w:r w:rsidRPr="004910EF">
              <w:rPr>
                <w:rFonts w:cstheme="minorHAnsi"/>
              </w:rPr>
              <w:t>Resende</w:t>
            </w:r>
            <w:proofErr w:type="spellEnd"/>
          </w:p>
        </w:tc>
        <w:tc>
          <w:tcPr>
            <w:tcW w:w="1801" w:type="dxa"/>
          </w:tcPr>
          <w:p w14:paraId="31BCBDA0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Z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30C36B9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CGCTGCCCAACACAAG</w:t>
            </w:r>
          </w:p>
        </w:tc>
        <w:tc>
          <w:tcPr>
            <w:tcW w:w="1554" w:type="dxa"/>
          </w:tcPr>
          <w:p w14:paraId="5402FF6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1D4F082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A0BF563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57D187BE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Rev</w:t>
            </w:r>
          </w:p>
        </w:tc>
        <w:tc>
          <w:tcPr>
            <w:tcW w:w="5953" w:type="dxa"/>
          </w:tcPr>
          <w:p w14:paraId="1C516761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CACTAACGTTCTTTTGCAGACAT</w:t>
            </w:r>
          </w:p>
        </w:tc>
        <w:tc>
          <w:tcPr>
            <w:tcW w:w="1554" w:type="dxa"/>
          </w:tcPr>
          <w:p w14:paraId="79F7C88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FdPC9EaXNwbGF5VGV4dD48cmVjb3Jk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FdPC9EaXNwbGF5VGV4dD48cmVjb3Jk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58DADCC5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11B82AB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2770B2FD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Probe</w:t>
            </w:r>
          </w:p>
        </w:tc>
        <w:tc>
          <w:tcPr>
            <w:tcW w:w="5953" w:type="dxa"/>
          </w:tcPr>
          <w:p w14:paraId="298F57B9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  <w:b/>
                <w:bCs/>
              </w:rPr>
              <w:t>FAM</w:t>
            </w:r>
            <w:r w:rsidRPr="004910EF">
              <w:rPr>
                <w:rFonts w:cstheme="minorHAnsi"/>
              </w:rPr>
              <w:t>-AGCCTACCTTGACAAGCAGTCAGACACTCAA-</w:t>
            </w:r>
            <w:r w:rsidRPr="004910EF">
              <w:rPr>
                <w:rFonts w:cstheme="minorHAnsi"/>
                <w:b/>
                <w:bCs/>
              </w:rPr>
              <w:t>BHQ1</w:t>
            </w:r>
          </w:p>
        </w:tc>
        <w:tc>
          <w:tcPr>
            <w:tcW w:w="1554" w:type="dxa"/>
          </w:tcPr>
          <w:p w14:paraId="7B251671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7832AE2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F5444CF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3EE0B1D6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DENV-G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4D13232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723862C9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70E3C43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4B4F2498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363BB7C2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G Rev</w:t>
            </w:r>
          </w:p>
        </w:tc>
        <w:tc>
          <w:tcPr>
            <w:tcW w:w="5953" w:type="dxa"/>
          </w:tcPr>
          <w:p w14:paraId="2C054D7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6279ACB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0C39358C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6CEA723A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792D0098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G Probe</w:t>
            </w:r>
          </w:p>
        </w:tc>
        <w:tc>
          <w:tcPr>
            <w:tcW w:w="5953" w:type="dxa"/>
          </w:tcPr>
          <w:p w14:paraId="4E7CCC3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M8L1llYXI+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2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24B343B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CB6D880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9C7F795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5771B9B0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CH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40ED755F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TCACTCCCTGTTGGACTTGATAGA</w:t>
            </w:r>
          </w:p>
        </w:tc>
        <w:tc>
          <w:tcPr>
            <w:tcW w:w="1554" w:type="dxa"/>
          </w:tcPr>
          <w:p w14:paraId="70BC8E9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91DF57C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D9C6F67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556AB881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Rev</w:t>
            </w:r>
          </w:p>
        </w:tc>
        <w:tc>
          <w:tcPr>
            <w:tcW w:w="5953" w:type="dxa"/>
          </w:tcPr>
          <w:p w14:paraId="7A3510E4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TTGACGAACAGAGTTAGGAACATACC</w:t>
            </w:r>
          </w:p>
        </w:tc>
        <w:tc>
          <w:tcPr>
            <w:tcW w:w="1554" w:type="dxa"/>
          </w:tcPr>
          <w:p w14:paraId="60D5E779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Lanciotti&lt;/Author&gt;&lt;Year&gt;2007&lt;/Year&gt;&lt;RecNum&gt;73&lt;/RecNum&gt;&lt;DisplayText&gt;[3]&lt;/DisplayText&gt;&lt;record&gt;&lt;rec-number&gt;73&lt;/rec-number&gt;&lt;foreign-keys&gt;&lt;key app="EN" db-id="v5e92xpv3fsrz3e0p2txd0z1fpvz5x9w0wds" timestamp="1571745929"&gt;73&lt;/key&gt;&lt;/foreign-keys&gt;&lt;ref-type name="Journal Article"&gt;17&lt;/ref-type&gt;&lt;contributors&gt;&lt;authors&gt;&lt;author&gt;Lanciotti, R. S.&lt;/author&gt;&lt;author&gt;Kosoy, O. L.&lt;/author&gt;&lt;author&gt;Laven, J. J.&lt;/author&gt;&lt;author&gt;Panella, A. J.&lt;/author&gt;&lt;author&gt;Velez, J. O.&lt;/author&gt;&lt;author&gt;Lambert, A. J.&lt;/author&gt;&lt;author&gt;Campbell, G. L.&lt;/author&gt;&lt;/authors&gt;&lt;/contributors&gt;&lt;auth-address&gt;Diagnostic and Reference Laboratory, Arbovirus Disease Branch, Centers for Disease Control and Prevention, Fort Collins, Colorado 80521, USA. rsl2@cdc.gov&lt;/auth-address&gt;&lt;titles&gt;&lt;title&gt;Chikungunya virus in US travelers returning from India, 2006&lt;/title&gt;&lt;secondary-title&gt;Emerg Infect Dis&lt;/secondary-title&gt;&lt;/titles&gt;&lt;periodical&gt;&lt;full-title&gt;Emerg Infect Dis&lt;/full-title&gt;&lt;/periodical&gt;&lt;pages&gt;764-7&lt;/pages&gt;&lt;volume&gt;13&lt;/volume&gt;&lt;number&gt;5&lt;/number&gt;&lt;edition&gt;2007/06/08&lt;/edition&gt;&lt;keywords&gt;&lt;keyword&gt;Alphavirus Infections/*epidemiology&lt;/keyword&gt;&lt;keyword&gt;Centers for Disease Control and Prevention (U.S.)&lt;/keyword&gt;&lt;keyword&gt;*Chikungunya virus/isolation &amp;amp; purification/pathogenicity&lt;/keyword&gt;&lt;keyword&gt;Communicable Diseases, Emerging&lt;/keyword&gt;&lt;keyword&gt;Humans&lt;/keyword&gt;&lt;keyword&gt;India&lt;/keyword&gt;&lt;keyword&gt;Sentinel Surveillance&lt;/keyword&gt;&lt;keyword&gt;Travel&lt;/keyword&gt;&lt;keyword&gt;United States/epidemiology&lt;/keyword&gt;&lt;keyword&gt;Viremia&lt;/keyword&gt;&lt;/keywords&gt;&lt;dates&gt;&lt;year&gt;2007&lt;/year&gt;&lt;pub-dates&gt;&lt;date&gt;May&lt;/date&gt;&lt;/pub-dates&gt;&lt;/dates&gt;&lt;isbn&gt;1080-6040 (Print)&amp;#xD;1080-6040 (Linking)&lt;/isbn&gt;&lt;accession-num&gt;17553261&lt;/accession-num&gt;&lt;urls&gt;&lt;related-urls&gt;&lt;url&gt;https://www.ncbi.nlm.nih.gov/pubmed/17553261&lt;/url&gt;&lt;/related-urls&gt;&lt;/urls&gt;&lt;custom2&gt;PMC2738459&lt;/custom2&gt;&lt;electronic-resource-num&gt;10.3201/eid1305.070015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3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5C7BA986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D5F586F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2DD0719E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Probe</w:t>
            </w:r>
          </w:p>
        </w:tc>
        <w:tc>
          <w:tcPr>
            <w:tcW w:w="5953" w:type="dxa"/>
          </w:tcPr>
          <w:p w14:paraId="30A38554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  <w:b/>
                <w:bCs/>
              </w:rPr>
              <w:t>FAM</w:t>
            </w:r>
            <w:r w:rsidRPr="005E6A1B">
              <w:rPr>
                <w:rFonts w:cstheme="minorHAnsi"/>
              </w:rPr>
              <w:t>-AGGTACGCGCTTCAAGTTCGGCG-</w:t>
            </w:r>
            <w:r w:rsidRPr="005E6A1B">
              <w:rPr>
                <w:rFonts w:cstheme="minorHAnsi"/>
                <w:b/>
                <w:bCs/>
              </w:rPr>
              <w:t>BHQ1</w:t>
            </w:r>
          </w:p>
        </w:tc>
        <w:tc>
          <w:tcPr>
            <w:tcW w:w="1554" w:type="dxa"/>
          </w:tcPr>
          <w:p w14:paraId="0C3EB39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5C6ABDDC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F237072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  <w:r w:rsidRPr="004910EF">
              <w:rPr>
                <w:rFonts w:cstheme="minorHAnsi"/>
              </w:rPr>
              <w:t>Recife &amp; Fortaleza</w:t>
            </w:r>
          </w:p>
        </w:tc>
        <w:tc>
          <w:tcPr>
            <w:tcW w:w="1801" w:type="dxa"/>
          </w:tcPr>
          <w:p w14:paraId="5D9D7511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5953" w:type="dxa"/>
          </w:tcPr>
          <w:p w14:paraId="7CA0FB1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554" w:type="dxa"/>
          </w:tcPr>
          <w:p w14:paraId="46CDB37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5A2E9F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60294C4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2C11CFA3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Z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42576F0A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CGCTGCCCAACACAAG</w:t>
            </w:r>
          </w:p>
        </w:tc>
        <w:tc>
          <w:tcPr>
            <w:tcW w:w="1554" w:type="dxa"/>
          </w:tcPr>
          <w:p w14:paraId="2F4BAFC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74C7370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5F58011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463EEAE3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Rev</w:t>
            </w:r>
          </w:p>
        </w:tc>
        <w:tc>
          <w:tcPr>
            <w:tcW w:w="5953" w:type="dxa"/>
          </w:tcPr>
          <w:p w14:paraId="76C5D0B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CACTAACGTTCTTTTGCAGACAT</w:t>
            </w:r>
          </w:p>
        </w:tc>
        <w:tc>
          <w:tcPr>
            <w:tcW w:w="1554" w:type="dxa"/>
          </w:tcPr>
          <w:p w14:paraId="1DE4FCE9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FdPC9EaXNwbGF5VGV4dD48cmVjb3Jk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FdPC9EaXNwbGF5VGV4dD48cmVjb3Jk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=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680C4C0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99622B1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2FBDA78F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Probe</w:t>
            </w:r>
          </w:p>
        </w:tc>
        <w:tc>
          <w:tcPr>
            <w:tcW w:w="5953" w:type="dxa"/>
          </w:tcPr>
          <w:p w14:paraId="19D1E8D3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  <w:b/>
                <w:bCs/>
              </w:rPr>
              <w:t>VIC</w:t>
            </w:r>
            <w:r w:rsidRPr="004910EF">
              <w:rPr>
                <w:rFonts w:cstheme="minorHAnsi"/>
              </w:rPr>
              <w:t>-AGCCTACCTTGACAAGCAGTCAGACACTCAA-</w:t>
            </w:r>
            <w:r w:rsidRPr="004910EF">
              <w:rPr>
                <w:rFonts w:cstheme="minorHAnsi"/>
                <w:b/>
                <w:bCs/>
              </w:rPr>
              <w:t>BHQ1</w:t>
            </w:r>
          </w:p>
        </w:tc>
        <w:tc>
          <w:tcPr>
            <w:tcW w:w="1554" w:type="dxa"/>
          </w:tcPr>
          <w:p w14:paraId="24DDB24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1F09735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3ACD1E94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6A1AE789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DENV-G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25314F7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AAGGACTAGAGGTTAGAGGAGACCC</w:t>
            </w:r>
          </w:p>
        </w:tc>
        <w:tc>
          <w:tcPr>
            <w:tcW w:w="1554" w:type="dxa"/>
          </w:tcPr>
          <w:p w14:paraId="6FC2096D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433B37E5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5E5826E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50C975F4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G Rev</w:t>
            </w:r>
          </w:p>
        </w:tc>
        <w:tc>
          <w:tcPr>
            <w:tcW w:w="5953" w:type="dxa"/>
          </w:tcPr>
          <w:p w14:paraId="5BBEE0C1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GTTCTGTGCCTGGAATGATG</w:t>
            </w:r>
          </w:p>
        </w:tc>
        <w:tc>
          <w:tcPr>
            <w:tcW w:w="1554" w:type="dxa"/>
          </w:tcPr>
          <w:p w14:paraId="44C135D6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SYW5jZXM8L0F1dGhvcj48WWVhcj4yMDEyPC9ZZWFyPjxS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SYW5jZXM8L0F1dGhvcj48WWVhcj4yMDEyPC9ZZWFyPjxS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4, 5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66791DD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1DC2E46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6E8045B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G Probe</w:t>
            </w:r>
          </w:p>
        </w:tc>
        <w:tc>
          <w:tcPr>
            <w:tcW w:w="5953" w:type="dxa"/>
          </w:tcPr>
          <w:p w14:paraId="0DFBD12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  <w:b/>
                <w:bCs/>
              </w:rPr>
              <w:t>FAM</w:t>
            </w:r>
            <w:r w:rsidRPr="004910EF">
              <w:rPr>
                <w:rFonts w:cstheme="minorHAnsi"/>
              </w:rPr>
              <w:t>-AACAGCATATTGACGCTGGGAGAGACCAGA-</w:t>
            </w:r>
            <w:r w:rsidRPr="005E6A1B">
              <w:rPr>
                <w:rFonts w:cstheme="minorHAnsi"/>
                <w:b/>
                <w:bCs/>
              </w:rPr>
              <w:t>BHQ1</w:t>
            </w:r>
          </w:p>
        </w:tc>
        <w:tc>
          <w:tcPr>
            <w:tcW w:w="1554" w:type="dxa"/>
          </w:tcPr>
          <w:p w14:paraId="1092B010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5FB82E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4F79CA1E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E4BD005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CH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0D78119B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TCACTCCCTGTTGGACTTGATAGA</w:t>
            </w:r>
          </w:p>
        </w:tc>
        <w:tc>
          <w:tcPr>
            <w:tcW w:w="1554" w:type="dxa"/>
          </w:tcPr>
          <w:p w14:paraId="52482D3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27017BBE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CD8BACC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7182DB67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Rev</w:t>
            </w:r>
          </w:p>
        </w:tc>
        <w:tc>
          <w:tcPr>
            <w:tcW w:w="5953" w:type="dxa"/>
          </w:tcPr>
          <w:p w14:paraId="4428009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</w:rPr>
              <w:t>TTGACGAACAGAGTTAGGAACATACC</w:t>
            </w:r>
          </w:p>
        </w:tc>
        <w:tc>
          <w:tcPr>
            <w:tcW w:w="1554" w:type="dxa"/>
          </w:tcPr>
          <w:p w14:paraId="4DAAA82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/>
            </w:r>
            <w:r>
              <w:rPr>
                <w:rFonts w:cstheme="minorHAnsi"/>
              </w:rPr>
              <w:instrText xml:space="preserve"> ADDIN EN.CITE &lt;EndNote&gt;&lt;Cite&gt;&lt;Author&gt;Lanciotti&lt;/Author&gt;&lt;Year&gt;2007&lt;/Year&gt;&lt;RecNum&gt;73&lt;/RecNum&gt;&lt;DisplayText&gt;[3]&lt;/DisplayText&gt;&lt;record&gt;&lt;rec-number&gt;73&lt;/rec-number&gt;&lt;foreign-keys&gt;&lt;key app="EN" db-id="v5e92xpv3fsrz3e0p2txd0z1fpvz5x9w0wds" timestamp="1571745929"&gt;73&lt;/key&gt;&lt;/foreign-keys&gt;&lt;ref-type name="Journal Article"&gt;17&lt;/ref-type&gt;&lt;contributors&gt;&lt;authors&gt;&lt;author&gt;Lanciotti, R. S.&lt;/author&gt;&lt;author&gt;Kosoy, O. L.&lt;/author&gt;&lt;author&gt;Laven, J. J.&lt;/author&gt;&lt;author&gt;Panella, A. J.&lt;/author&gt;&lt;author&gt;Velez, J. O.&lt;/author&gt;&lt;author&gt;Lambert, A. J.&lt;/author&gt;&lt;author&gt;Campbell, G. L.&lt;/author&gt;&lt;/authors&gt;&lt;/contributors&gt;&lt;auth-address&gt;Diagnostic and Reference Laboratory, Arbovirus Disease Branch, Centers for Disease Control and Prevention, Fort Collins, Colorado 80521, USA. rsl2@cdc.gov&lt;/auth-address&gt;&lt;titles&gt;&lt;title&gt;Chikungunya virus in US travelers returning from India, 2006&lt;/title&gt;&lt;secondary-title&gt;Emerg Infect Dis&lt;/secondary-title&gt;&lt;/titles&gt;&lt;periodical&gt;&lt;full-title&gt;Emerg Infect Dis&lt;/full-title&gt;&lt;/periodical&gt;&lt;pages&gt;764-7&lt;/pages&gt;&lt;volume&gt;13&lt;/volume&gt;&lt;number&gt;5&lt;/number&gt;&lt;edition&gt;2007/06/08&lt;/edition&gt;&lt;keywords&gt;&lt;keyword&gt;Alphavirus Infections/*epidemiology&lt;/keyword&gt;&lt;keyword&gt;Centers for Disease Control and Prevention (U.S.)&lt;/keyword&gt;&lt;keyword&gt;*Chikungunya virus/isolation &amp;amp; purification/pathogenicity&lt;/keyword&gt;&lt;keyword&gt;Communicable Diseases, Emerging&lt;/keyword&gt;&lt;keyword&gt;Humans&lt;/keyword&gt;&lt;keyword&gt;India&lt;/keyword&gt;&lt;keyword&gt;Sentinel Surveillance&lt;/keyword&gt;&lt;keyword&gt;Travel&lt;/keyword&gt;&lt;keyword&gt;United States/epidemiology&lt;/keyword&gt;&lt;keyword&gt;Viremia&lt;/keyword&gt;&lt;/keywords&gt;&lt;dates&gt;&lt;year&gt;2007&lt;/year&gt;&lt;pub-dates&gt;&lt;date&gt;May&lt;/date&gt;&lt;/pub-dates&gt;&lt;/dates&gt;&lt;isbn&gt;1080-6040 (Print)&amp;#xD;1080-6040 (Linking)&lt;/isbn&gt;&lt;accession-num&gt;17553261&lt;/accession-num&gt;&lt;urls&gt;&lt;related-urls&gt;&lt;url&gt;https://www.ncbi.nlm.nih.gov/pubmed/17553261&lt;/url&gt;&lt;/related-urls&gt;&lt;/urls&gt;&lt;custom2&gt;PMC2738459&lt;/custom2&gt;&lt;electronic-resource-num&gt;10.3201/eid1305.070015&lt;/electronic-resource-num&gt;&lt;/record&gt;&lt;/Cite&gt;&lt;/EndNote&gt;</w:instrText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3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0684456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7EF4FBDD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176F574E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Probe</w:t>
            </w:r>
          </w:p>
        </w:tc>
        <w:tc>
          <w:tcPr>
            <w:tcW w:w="5953" w:type="dxa"/>
          </w:tcPr>
          <w:p w14:paraId="2575154B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5E6A1B">
              <w:rPr>
                <w:rFonts w:cstheme="minorHAnsi"/>
                <w:b/>
                <w:bCs/>
              </w:rPr>
              <w:t>FAM</w:t>
            </w:r>
            <w:r w:rsidRPr="005E6A1B">
              <w:rPr>
                <w:rFonts w:cstheme="minorHAnsi"/>
              </w:rPr>
              <w:t>-AGGTACGCGCTTCAAGTTCGGCG-</w:t>
            </w:r>
            <w:r w:rsidRPr="005E6A1B">
              <w:rPr>
                <w:rFonts w:cstheme="minorHAnsi"/>
                <w:b/>
                <w:bCs/>
              </w:rPr>
              <w:t>BHQ1</w:t>
            </w:r>
          </w:p>
        </w:tc>
        <w:tc>
          <w:tcPr>
            <w:tcW w:w="1554" w:type="dxa"/>
          </w:tcPr>
          <w:p w14:paraId="17BE9C70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589E966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B66B27F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  <w:r w:rsidRPr="004910EF">
              <w:rPr>
                <w:rFonts w:cstheme="minorHAnsi"/>
              </w:rPr>
              <w:t>Valencia</w:t>
            </w:r>
          </w:p>
        </w:tc>
        <w:tc>
          <w:tcPr>
            <w:tcW w:w="1801" w:type="dxa"/>
          </w:tcPr>
          <w:p w14:paraId="4DDA6935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5953" w:type="dxa"/>
          </w:tcPr>
          <w:p w14:paraId="4F030380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  <w:tc>
          <w:tcPr>
            <w:tcW w:w="1554" w:type="dxa"/>
          </w:tcPr>
          <w:p w14:paraId="41AA18E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12213A76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6CBD097" w14:textId="77777777" w:rsidR="00A94C17" w:rsidRPr="00684E5B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540DDEDC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Z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332B8BFE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, 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28A6629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D7E8EB7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FCC8128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383AF88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Rev</w:t>
            </w:r>
          </w:p>
        </w:tc>
        <w:tc>
          <w:tcPr>
            <w:tcW w:w="5953" w:type="dxa"/>
          </w:tcPr>
          <w:p w14:paraId="6DF19945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, 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6891D3FD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, 6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30073BEC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3B35DB59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1C2CA925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ZIKV Probe</w:t>
            </w:r>
          </w:p>
        </w:tc>
        <w:tc>
          <w:tcPr>
            <w:tcW w:w="5953" w:type="dxa"/>
          </w:tcPr>
          <w:p w14:paraId="7861B2AD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MYW5jaW90dGk8L0F1dGhvcj48WWVhcj4yMDA4PC9ZZWFy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1, 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57108691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7F7E7970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20929F02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33EAD423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</w:t>
            </w:r>
            <w:r>
              <w:rPr>
                <w:rFonts w:cstheme="minorHAnsi"/>
              </w:rPr>
              <w:t>1</w:t>
            </w:r>
            <w:r w:rsidRPr="004910EF">
              <w:rPr>
                <w:rFonts w:cstheme="minorHAnsi"/>
              </w:rPr>
              <w:t xml:space="preserve">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52D91656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B019B7">
              <w:rPr>
                <w:lang w:val="en-US"/>
              </w:rPr>
              <w:t>ATCCATGCCCAYCAYCAAT</w:t>
            </w:r>
          </w:p>
        </w:tc>
        <w:tc>
          <w:tcPr>
            <w:tcW w:w="1554" w:type="dxa"/>
          </w:tcPr>
          <w:p w14:paraId="6D3AAFFD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65084560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3205B9B2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20B1ACD2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</w:t>
            </w:r>
            <w:r>
              <w:rPr>
                <w:rFonts w:cstheme="minorHAnsi"/>
              </w:rPr>
              <w:t>1</w:t>
            </w:r>
            <w:r w:rsidRPr="004910EF">
              <w:rPr>
                <w:rFonts w:cstheme="minorHAnsi"/>
              </w:rPr>
              <w:t xml:space="preserve"> Rev</w:t>
            </w:r>
          </w:p>
        </w:tc>
        <w:tc>
          <w:tcPr>
            <w:tcW w:w="5953" w:type="dxa"/>
          </w:tcPr>
          <w:p w14:paraId="5B3FAEE2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B019B7">
              <w:rPr>
                <w:lang w:val="en-US"/>
              </w:rPr>
              <w:t>YRTGRGTTTTRTCCTCCATC</w:t>
            </w:r>
          </w:p>
        </w:tc>
        <w:tc>
          <w:tcPr>
            <w:tcW w:w="1554" w:type="dxa"/>
          </w:tcPr>
          <w:p w14:paraId="3524EF9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1BC2780D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95A65B2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6BFC0DC4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DENV-</w:t>
            </w:r>
            <w:r>
              <w:rPr>
                <w:rFonts w:cstheme="minorHAnsi"/>
              </w:rPr>
              <w:t>1</w:t>
            </w:r>
            <w:r w:rsidRPr="004910EF">
              <w:rPr>
                <w:rFonts w:cstheme="minorHAnsi"/>
              </w:rPr>
              <w:t xml:space="preserve"> Probe</w:t>
            </w:r>
          </w:p>
        </w:tc>
        <w:tc>
          <w:tcPr>
            <w:tcW w:w="5953" w:type="dxa"/>
          </w:tcPr>
          <w:p w14:paraId="3FA9099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684E5B">
              <w:rPr>
                <w:b/>
                <w:lang w:val="en-US"/>
              </w:rPr>
              <w:t>FAM</w:t>
            </w:r>
            <w:r w:rsidRPr="00CA0870">
              <w:rPr>
                <w:lang w:val="en-US"/>
              </w:rPr>
              <w:t>-TCAGTGTGGAATAGGGTTTGGATAGAGGAA-</w:t>
            </w:r>
            <w:r w:rsidRPr="00684E5B">
              <w:rPr>
                <w:b/>
                <w:lang w:val="en-US"/>
              </w:rPr>
              <w:t>BHQ1</w:t>
            </w:r>
          </w:p>
        </w:tc>
        <w:tc>
          <w:tcPr>
            <w:tcW w:w="1554" w:type="dxa"/>
          </w:tcPr>
          <w:p w14:paraId="52E0F92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A4C4752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E845761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618D0C0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DENV-2 </w:t>
            </w:r>
            <w:proofErr w:type="spellStart"/>
            <w:r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010D052F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B019B7">
              <w:rPr>
                <w:lang w:val="en-US"/>
              </w:rPr>
              <w:t>TCCATACAYGCYAARCATGAA</w:t>
            </w:r>
          </w:p>
        </w:tc>
        <w:tc>
          <w:tcPr>
            <w:tcW w:w="1554" w:type="dxa"/>
          </w:tcPr>
          <w:p w14:paraId="6B8C8EB9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AEEC18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2B58DA66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ABF4B15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2 Rev</w:t>
            </w:r>
          </w:p>
        </w:tc>
        <w:tc>
          <w:tcPr>
            <w:tcW w:w="5953" w:type="dxa"/>
          </w:tcPr>
          <w:p w14:paraId="67B017CE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B019B7">
              <w:rPr>
                <w:lang w:val="en-US"/>
              </w:rPr>
              <w:t>GGGAKTTCMTCCCATGATTCC</w:t>
            </w:r>
          </w:p>
        </w:tc>
        <w:tc>
          <w:tcPr>
            <w:tcW w:w="1554" w:type="dxa"/>
          </w:tcPr>
          <w:p w14:paraId="698E15FF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6713C8ED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4828B52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1F277C44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2 Probe</w:t>
            </w:r>
          </w:p>
        </w:tc>
        <w:tc>
          <w:tcPr>
            <w:tcW w:w="5953" w:type="dxa"/>
          </w:tcPr>
          <w:p w14:paraId="48D70E60" w14:textId="77777777" w:rsidR="00A94C17" w:rsidRPr="00CA0870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684E5B">
              <w:rPr>
                <w:b/>
                <w:lang w:val="en-US"/>
              </w:rPr>
              <w:t>JOE</w:t>
            </w:r>
            <w:r w:rsidRPr="00CA0870">
              <w:rPr>
                <w:lang w:val="en-US"/>
              </w:rPr>
              <w:t>-AGGGTGTGGAT</w:t>
            </w:r>
            <w:r w:rsidRPr="00684E5B">
              <w:rPr>
                <w:b/>
                <w:lang w:val="en-US"/>
              </w:rPr>
              <w:t>Y</w:t>
            </w:r>
            <w:r w:rsidRPr="00CA0870">
              <w:rPr>
                <w:lang w:val="en-US"/>
              </w:rPr>
              <w:t>C</w:t>
            </w:r>
            <w:r w:rsidRPr="00684E5B">
              <w:rPr>
                <w:b/>
                <w:lang w:val="en-US"/>
              </w:rPr>
              <w:t>R</w:t>
            </w:r>
            <w:r w:rsidRPr="00CA0870">
              <w:rPr>
                <w:lang w:val="en-US"/>
              </w:rPr>
              <w:t>AGAAAACCC</w:t>
            </w:r>
            <w:r w:rsidRPr="00684E5B">
              <w:rPr>
                <w:b/>
                <w:lang w:val="en-US"/>
              </w:rPr>
              <w:t>R</w:t>
            </w:r>
            <w:r w:rsidRPr="00CA0870">
              <w:rPr>
                <w:lang w:val="en-US"/>
              </w:rPr>
              <w:t>TGG-</w:t>
            </w:r>
            <w:r w:rsidRPr="00684E5B">
              <w:rPr>
                <w:b/>
                <w:lang w:val="en-US"/>
              </w:rPr>
              <w:t>BHQ1</w:t>
            </w:r>
          </w:p>
        </w:tc>
        <w:tc>
          <w:tcPr>
            <w:tcW w:w="1554" w:type="dxa"/>
          </w:tcPr>
          <w:p w14:paraId="7D4F5243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22ECFED8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7D101E36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6E63EFF5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DENV-3 </w:t>
            </w:r>
            <w:proofErr w:type="spellStart"/>
            <w:r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0AF96B0A" w14:textId="77777777" w:rsidR="00A94C17" w:rsidRDefault="00A94C17" w:rsidP="009045AD">
            <w:pPr>
              <w:tabs>
                <w:tab w:val="left" w:pos="1632"/>
              </w:tabs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A0870">
              <w:rPr>
                <w:lang w:val="en-US"/>
              </w:rPr>
              <w:t>TTTCTGCTCCCACCACTTTC</w:t>
            </w:r>
          </w:p>
        </w:tc>
        <w:tc>
          <w:tcPr>
            <w:tcW w:w="1554" w:type="dxa"/>
          </w:tcPr>
          <w:p w14:paraId="1D8C1ACD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5B2A9EE5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78F96C2C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13B7CDAC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3 Rev</w:t>
            </w:r>
          </w:p>
        </w:tc>
        <w:tc>
          <w:tcPr>
            <w:tcW w:w="5953" w:type="dxa"/>
          </w:tcPr>
          <w:p w14:paraId="0D59F25D" w14:textId="77777777" w:rsidR="00A94C17" w:rsidRPr="00B019B7" w:rsidRDefault="00A94C17" w:rsidP="009045AD">
            <w:pPr>
              <w:tabs>
                <w:tab w:val="left" w:pos="1836"/>
              </w:tabs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B019B7">
              <w:rPr>
                <w:lang w:val="en-US"/>
              </w:rPr>
              <w:t>CCATCCYGCTCCTTGAGA</w:t>
            </w:r>
          </w:p>
        </w:tc>
        <w:tc>
          <w:tcPr>
            <w:tcW w:w="1554" w:type="dxa"/>
          </w:tcPr>
          <w:p w14:paraId="4EB39A13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CD35DF1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0D1EA8C9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6C3DE894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3 Probe</w:t>
            </w:r>
          </w:p>
        </w:tc>
        <w:tc>
          <w:tcPr>
            <w:tcW w:w="5953" w:type="dxa"/>
          </w:tcPr>
          <w:p w14:paraId="1E10737F" w14:textId="77777777" w:rsidR="00A94C1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684E5B">
              <w:rPr>
                <w:b/>
                <w:lang w:val="en-US"/>
              </w:rPr>
              <w:t>TEXAS RED</w:t>
            </w:r>
            <w:r w:rsidRPr="00CA0870">
              <w:rPr>
                <w:lang w:val="en-US"/>
              </w:rPr>
              <w:t>-AAGAAAGTTGGTAGTTCCCTGCAGACCCCA-</w:t>
            </w:r>
            <w:r w:rsidRPr="00684E5B">
              <w:rPr>
                <w:b/>
                <w:lang w:val="en-US"/>
              </w:rPr>
              <w:t>BHQ1</w:t>
            </w:r>
          </w:p>
        </w:tc>
        <w:tc>
          <w:tcPr>
            <w:tcW w:w="1554" w:type="dxa"/>
          </w:tcPr>
          <w:p w14:paraId="782BA12E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701A273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3C7C6B0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721E0322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 xml:space="preserve">DENV-4 </w:t>
            </w:r>
            <w:proofErr w:type="spellStart"/>
            <w:r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046B2E36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B019B7">
              <w:rPr>
                <w:lang w:val="en-US"/>
              </w:rPr>
              <w:t>GYGTGGTGAAGCCYCTRGAT</w:t>
            </w:r>
          </w:p>
        </w:tc>
        <w:tc>
          <w:tcPr>
            <w:tcW w:w="1554" w:type="dxa"/>
          </w:tcPr>
          <w:p w14:paraId="1ED86EAA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06B48D9E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365EDF9E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70B56F43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4 Rev</w:t>
            </w:r>
          </w:p>
        </w:tc>
        <w:tc>
          <w:tcPr>
            <w:tcW w:w="5953" w:type="dxa"/>
          </w:tcPr>
          <w:p w14:paraId="7B7A4663" w14:textId="77777777" w:rsidR="00A94C17" w:rsidRPr="00B019B7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B019B7">
              <w:rPr>
                <w:lang w:val="en-US"/>
              </w:rPr>
              <w:t>AGTGARCGGCCATCCTTCAT</w:t>
            </w:r>
          </w:p>
        </w:tc>
        <w:tc>
          <w:tcPr>
            <w:tcW w:w="1554" w:type="dxa"/>
          </w:tcPr>
          <w:p w14:paraId="1CEB374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6AFBC8C8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7A98C50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1E78AF75" w14:textId="77777777" w:rsidR="00A94C17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t>DENV-4 Probe</w:t>
            </w:r>
          </w:p>
        </w:tc>
        <w:tc>
          <w:tcPr>
            <w:tcW w:w="5953" w:type="dxa"/>
          </w:tcPr>
          <w:p w14:paraId="16EFDF8B" w14:textId="77777777" w:rsidR="00A94C17" w:rsidRPr="00684E5B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lang w:val="en-US"/>
              </w:rPr>
            </w:pPr>
            <w:r w:rsidRPr="00746E5E">
              <w:rPr>
                <w:b/>
                <w:lang w:val="en-US"/>
              </w:rPr>
              <w:t>CY5</w:t>
            </w:r>
            <w:r w:rsidRPr="00CA0870">
              <w:rPr>
                <w:lang w:val="en-US"/>
              </w:rPr>
              <w:t>-ACTTCCCTCCTCTTYTTGAACGACATGGGA-</w:t>
            </w:r>
            <w:r w:rsidRPr="00746E5E">
              <w:rPr>
                <w:b/>
                <w:lang w:val="en-US"/>
              </w:rPr>
              <w:t>BHQ1</w:t>
            </w:r>
          </w:p>
        </w:tc>
        <w:tc>
          <w:tcPr>
            <w:tcW w:w="1554" w:type="dxa"/>
          </w:tcPr>
          <w:p w14:paraId="0B5F8847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CD0353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58529B50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741D333C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 xml:space="preserve">CHIKV </w:t>
            </w:r>
            <w:proofErr w:type="spellStart"/>
            <w:r w:rsidRPr="004910EF">
              <w:rPr>
                <w:rFonts w:cstheme="minorHAnsi"/>
              </w:rPr>
              <w:t>Fwd</w:t>
            </w:r>
            <w:proofErr w:type="spellEnd"/>
          </w:p>
        </w:tc>
        <w:tc>
          <w:tcPr>
            <w:tcW w:w="5953" w:type="dxa"/>
          </w:tcPr>
          <w:p w14:paraId="1F438992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7D017AC8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A94C17" w:rsidRPr="004910EF" w14:paraId="3082F974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1A95F11F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54FF4F4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Rev</w:t>
            </w:r>
          </w:p>
        </w:tc>
        <w:tc>
          <w:tcPr>
            <w:tcW w:w="5953" w:type="dxa"/>
          </w:tcPr>
          <w:p w14:paraId="6774DB14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09056F14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</w:tr>
      <w:tr w:rsidR="00A94C17" w:rsidRPr="004910EF" w14:paraId="4280FCC0" w14:textId="77777777" w:rsidTr="009045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7" w:type="dxa"/>
          </w:tcPr>
          <w:p w14:paraId="2BA8B0E8" w14:textId="77777777" w:rsidR="00A94C17" w:rsidRPr="004910EF" w:rsidRDefault="00A94C17" w:rsidP="009045AD">
            <w:pPr>
              <w:spacing w:line="480" w:lineRule="auto"/>
              <w:rPr>
                <w:rFonts w:cstheme="minorHAnsi"/>
              </w:rPr>
            </w:pPr>
          </w:p>
        </w:tc>
        <w:tc>
          <w:tcPr>
            <w:tcW w:w="1801" w:type="dxa"/>
          </w:tcPr>
          <w:p w14:paraId="01977EFD" w14:textId="77777777" w:rsidR="00A94C17" w:rsidRPr="004910EF" w:rsidRDefault="00A94C17" w:rsidP="009045A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4910EF">
              <w:rPr>
                <w:rFonts w:cstheme="minorHAnsi"/>
              </w:rPr>
              <w:t>CHIKV Probe</w:t>
            </w:r>
          </w:p>
        </w:tc>
        <w:tc>
          <w:tcPr>
            <w:tcW w:w="5953" w:type="dxa"/>
          </w:tcPr>
          <w:p w14:paraId="2BEF670F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proofErr w:type="spellStart"/>
            <w:r>
              <w:rPr>
                <w:rFonts w:cstheme="minorHAnsi"/>
              </w:rPr>
              <w:t>as</w:t>
            </w:r>
            <w:proofErr w:type="spellEnd"/>
            <w:r>
              <w:rPr>
                <w:rFonts w:cstheme="minorHAnsi"/>
              </w:rPr>
              <w:t xml:space="preserve"> </w:t>
            </w:r>
            <w:proofErr w:type="spellStart"/>
            <w:r>
              <w:rPr>
                <w:rFonts w:cstheme="minorHAnsi"/>
              </w:rPr>
              <w:t>described</w:t>
            </w:r>
            <w:proofErr w:type="spellEnd"/>
            <w:r>
              <w:rPr>
                <w:rFonts w:cstheme="minorHAnsi"/>
              </w:rPr>
              <w:t xml:space="preserve"> in </w: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 </w:instrText>
            </w:r>
            <w:r>
              <w:rPr>
                <w:rFonts w:cstheme="minorHAnsi"/>
              </w:rPr>
              <w:fldChar w:fldCharType="begin">
                <w:fldData xml:space="preserve">PEVuZE5vdGU+PENpdGU+PEF1dGhvcj5TYW50aWFnbzwvQXV0aG9yPjxZZWFyPjIwMTg8L1llYXI+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</w:fldData>
              </w:fldChar>
            </w:r>
            <w:r>
              <w:rPr>
                <w:rFonts w:cstheme="minorHAnsi"/>
              </w:rPr>
              <w:instrText xml:space="preserve"> ADDIN EN.CITE.DATA </w:instrText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</w:r>
            <w:r>
              <w:rPr>
                <w:rFonts w:cstheme="minorHAnsi"/>
              </w:rPr>
              <w:fldChar w:fldCharType="separate"/>
            </w:r>
            <w:r>
              <w:rPr>
                <w:rFonts w:cstheme="minorHAnsi"/>
                <w:noProof/>
              </w:rPr>
              <w:t>[6]</w:t>
            </w:r>
            <w:r>
              <w:rPr>
                <w:rFonts w:cstheme="minorHAnsi"/>
              </w:rPr>
              <w:fldChar w:fldCharType="end"/>
            </w:r>
          </w:p>
        </w:tc>
        <w:tc>
          <w:tcPr>
            <w:tcW w:w="1554" w:type="dxa"/>
          </w:tcPr>
          <w:p w14:paraId="1A51784E" w14:textId="77777777" w:rsidR="00A94C17" w:rsidRPr="004910EF" w:rsidRDefault="00A94C17" w:rsidP="009045A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</w:tbl>
    <w:p w14:paraId="696D1A9E" w14:textId="0FE86D2D" w:rsidR="00285642" w:rsidRDefault="00285642"/>
    <w:p w14:paraId="3F043ACA" w14:textId="77777777" w:rsidR="00F14651" w:rsidRDefault="00F14651" w:rsidP="00F14651">
      <w:pPr>
        <w:pStyle w:val="Heading2"/>
        <w:rPr>
          <w:b/>
          <w:color w:val="auto"/>
          <w:lang w:val="es-MX"/>
        </w:rPr>
      </w:pPr>
      <w:proofErr w:type="spellStart"/>
      <w:r w:rsidRPr="000F4769">
        <w:rPr>
          <w:b/>
          <w:color w:val="auto"/>
          <w:lang w:val="es-MX"/>
        </w:rPr>
        <w:t>References</w:t>
      </w:r>
      <w:proofErr w:type="spellEnd"/>
    </w:p>
    <w:p w14:paraId="20501BA5" w14:textId="77777777" w:rsidR="00F14651" w:rsidRPr="00CC252F" w:rsidRDefault="00F14651" w:rsidP="00F14651">
      <w:pPr>
        <w:rPr>
          <w:lang w:val="es-MX"/>
        </w:rPr>
      </w:pPr>
    </w:p>
    <w:p w14:paraId="3C414EA0" w14:textId="77777777" w:rsidR="00F14651" w:rsidRPr="00924FA6" w:rsidRDefault="00F14651" w:rsidP="00F14651">
      <w:pPr>
        <w:pStyle w:val="EndNoteBibliography"/>
        <w:spacing w:after="0" w:line="480" w:lineRule="auto"/>
        <w:rPr>
          <w:lang w:val="es-MX"/>
        </w:rPr>
      </w:pPr>
      <w:r>
        <w:fldChar w:fldCharType="begin"/>
      </w:r>
      <w:r w:rsidRPr="000F4769">
        <w:rPr>
          <w:lang w:val="es-MX"/>
        </w:rPr>
        <w:instrText xml:space="preserve"> ADDIN EN.REFLIST </w:instrText>
      </w:r>
      <w:r>
        <w:fldChar w:fldCharType="separate"/>
      </w:r>
      <w:r w:rsidRPr="00924FA6">
        <w:rPr>
          <w:lang w:val="es-MX"/>
        </w:rPr>
        <w:t>1.</w:t>
      </w:r>
      <w:r w:rsidRPr="00924FA6">
        <w:rPr>
          <w:lang w:val="es-MX"/>
        </w:rPr>
        <w:tab/>
        <w:t xml:space="preserve">Lanciotti RS, Kosoy OL, Laven JJ, Velez JO, Lambert AJ, Johnson AJ, et al. </w:t>
      </w:r>
      <w:r w:rsidRPr="00234A44">
        <w:t xml:space="preserve">Genetic and serologic properties of Zika virus associated with an epidemic, Yap State, Micronesia, 2007. </w:t>
      </w:r>
      <w:r w:rsidRPr="00924FA6">
        <w:rPr>
          <w:lang w:val="es-MX"/>
        </w:rPr>
        <w:t>Emerg Infect Dis. 2008;14(8):1232-9.</w:t>
      </w:r>
    </w:p>
    <w:p w14:paraId="3072271E" w14:textId="77777777" w:rsidR="00F14651" w:rsidRPr="00924FA6" w:rsidRDefault="00F14651" w:rsidP="00F14651">
      <w:pPr>
        <w:pStyle w:val="EndNoteBibliography"/>
        <w:spacing w:after="0" w:line="480" w:lineRule="auto"/>
        <w:rPr>
          <w:lang w:val="es-MX"/>
        </w:rPr>
      </w:pPr>
      <w:r w:rsidRPr="00924FA6">
        <w:rPr>
          <w:lang w:val="es-MX"/>
        </w:rPr>
        <w:t>2.</w:t>
      </w:r>
      <w:r w:rsidRPr="00924FA6">
        <w:rPr>
          <w:lang w:val="es-MX"/>
        </w:rPr>
        <w:tab/>
        <w:t xml:space="preserve">Santiago GA, Vergne E, Quiles Y, Cosme J, Vazquez J, Medina JF, et al. </w:t>
      </w:r>
      <w:r w:rsidRPr="00234A44">
        <w:t xml:space="preserve">Analytical and clinical performance of the CDC real time RT-PCR assay for detection and typing of dengue virus. </w:t>
      </w:r>
      <w:r w:rsidRPr="00924FA6">
        <w:rPr>
          <w:lang w:val="es-MX"/>
        </w:rPr>
        <w:t>PLoS Negl Trop Dis. 2013;7(7):e2311.</w:t>
      </w:r>
    </w:p>
    <w:p w14:paraId="26537F52" w14:textId="77777777" w:rsidR="00F14651" w:rsidRPr="00234A44" w:rsidRDefault="00F14651" w:rsidP="00F14651">
      <w:pPr>
        <w:pStyle w:val="EndNoteBibliography"/>
        <w:spacing w:after="0" w:line="480" w:lineRule="auto"/>
      </w:pPr>
      <w:r w:rsidRPr="00924FA6">
        <w:rPr>
          <w:lang w:val="es-MX"/>
        </w:rPr>
        <w:t>3.</w:t>
      </w:r>
      <w:r w:rsidRPr="00924FA6">
        <w:rPr>
          <w:lang w:val="es-MX"/>
        </w:rPr>
        <w:tab/>
        <w:t xml:space="preserve">Lanciotti RS, Kosoy OL, Laven JJ, Panella AJ, Velez JO, Lambert AJ, et al. </w:t>
      </w:r>
      <w:r w:rsidRPr="00234A44">
        <w:t>Chikungunya virus in US travelers returning from India, 2006. Emerg Infect Dis. 2007;13(5):764-7.</w:t>
      </w:r>
    </w:p>
    <w:p w14:paraId="6C4822F6" w14:textId="77777777" w:rsidR="00F14651" w:rsidRPr="00234A44" w:rsidRDefault="00F14651" w:rsidP="00F14651">
      <w:pPr>
        <w:pStyle w:val="EndNoteBibliography"/>
        <w:spacing w:after="0" w:line="480" w:lineRule="auto"/>
      </w:pPr>
      <w:r w:rsidRPr="00234A44">
        <w:lastRenderedPageBreak/>
        <w:t>4.</w:t>
      </w:r>
      <w:r w:rsidRPr="00234A44">
        <w:tab/>
        <w:t>Rances E, Ye YH, Woolfit M, McGraw EA, O'Neill SL. The relative importance of innate immune priming in Wolbachia-mediated dengue interference. PLoS Pathog. 2012;8(2):e1002548.</w:t>
      </w:r>
    </w:p>
    <w:p w14:paraId="26721DB9" w14:textId="77777777" w:rsidR="00F14651" w:rsidRPr="00234A44" w:rsidRDefault="00F14651" w:rsidP="00F14651">
      <w:pPr>
        <w:pStyle w:val="EndNoteBibliography"/>
        <w:spacing w:after="0" w:line="480" w:lineRule="auto"/>
      </w:pPr>
      <w:r w:rsidRPr="00234A44">
        <w:t>5.</w:t>
      </w:r>
      <w:r w:rsidRPr="00234A44">
        <w:tab/>
        <w:t>Warrilow D, Northill JA, Pyke A, Smith GA. Single rapid TaqMan fluorogenic probe based PCR assay that detects all four dengue serotypes. J Med Virol. 2002;66(4):524-8.</w:t>
      </w:r>
    </w:p>
    <w:p w14:paraId="02EAFA7B" w14:textId="77777777" w:rsidR="00F14651" w:rsidRPr="00234A44" w:rsidRDefault="00F14651" w:rsidP="00F14651">
      <w:pPr>
        <w:pStyle w:val="EndNoteBibliography"/>
        <w:spacing w:line="480" w:lineRule="auto"/>
      </w:pPr>
      <w:r w:rsidRPr="00234A44">
        <w:t>6.</w:t>
      </w:r>
      <w:r w:rsidRPr="00234A44">
        <w:tab/>
        <w:t>Santiago GA, Vazquez J, Courtney S, Matias KY, Andersen LE, Colon C, et al. Performance of the Trioplex real-time RT-PCR assay for detection of Zika, dengue, and chikungunya viruses. Nat Commun. 2018;9(1):1391.</w:t>
      </w:r>
    </w:p>
    <w:p w14:paraId="62B11875" w14:textId="0B9803F9" w:rsidR="00F14651" w:rsidRDefault="00F14651" w:rsidP="00F14651">
      <w:r>
        <w:rPr>
          <w:lang w:val="en-US"/>
        </w:rPr>
        <w:fldChar w:fldCharType="end"/>
      </w:r>
    </w:p>
    <w:sectPr w:rsidR="00F14651" w:rsidSect="00A94C17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4C17"/>
    <w:rsid w:val="00285642"/>
    <w:rsid w:val="00A94C17"/>
    <w:rsid w:val="00F146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180123"/>
  <w15:chartTrackingRefBased/>
  <w15:docId w15:val="{1B3ED207-77BB-41CA-9BE3-34B98877E0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C17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46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1Light">
    <w:name w:val="Grid Table 1 Light"/>
    <w:basedOn w:val="TableNormal"/>
    <w:uiPriority w:val="46"/>
    <w:rsid w:val="00A94C1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2Char">
    <w:name w:val="Heading 2 Char"/>
    <w:basedOn w:val="DefaultParagraphFont"/>
    <w:link w:val="Heading2"/>
    <w:uiPriority w:val="9"/>
    <w:rsid w:val="00F1465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Zchn"/>
    <w:rsid w:val="00F146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F1465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93</Words>
  <Characters>6256</Characters>
  <Application>Microsoft Office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onne</dc:creator>
  <cp:keywords/>
  <dc:description/>
  <cp:lastModifiedBy>Ivonne Morales Benavides</cp:lastModifiedBy>
  <cp:revision>2</cp:revision>
  <dcterms:created xsi:type="dcterms:W3CDTF">2021-04-08T12:53:00Z</dcterms:created>
  <dcterms:modified xsi:type="dcterms:W3CDTF">2021-04-08T12:53:00Z</dcterms:modified>
</cp:coreProperties>
</file>